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5C5F" w:rsidRDefault="00DF3319" w:rsidP="00DF3319">
      <w:pPr>
        <w:pStyle w:val="Title"/>
        <w:rPr>
          <w:sz w:val="40"/>
        </w:rPr>
      </w:pPr>
      <w:r w:rsidRPr="00947905">
        <w:rPr>
          <w:sz w:val="40"/>
        </w:rPr>
        <w:t>Data Integration for the Individual</w:t>
      </w:r>
      <w:r w:rsidR="00F35CAA" w:rsidRPr="00947905">
        <w:rPr>
          <w:sz w:val="40"/>
        </w:rPr>
        <w:t xml:space="preserve"> using the Solid Platform</w:t>
      </w:r>
    </w:p>
    <w:p w:rsidR="00947905" w:rsidRPr="00947905" w:rsidRDefault="00947905" w:rsidP="00947905">
      <w:r>
        <w:t>May 21, 2019</w:t>
      </w:r>
    </w:p>
    <w:p w:rsidR="00DF3319" w:rsidRDefault="00DF3319" w:rsidP="00DF3319">
      <w:pPr>
        <w:pStyle w:val="Heading1"/>
      </w:pPr>
      <w:r>
        <w:t>Introduction</w:t>
      </w:r>
    </w:p>
    <w:p w:rsidR="00847259" w:rsidRDefault="0051572F">
      <w:r>
        <w:t>The Soli</w:t>
      </w:r>
      <w:r w:rsidR="002D47DC">
        <w:t xml:space="preserve">d platform </w:t>
      </w:r>
      <w:r w:rsidR="00602EE5">
        <w:t>aims to create a web experience consistent with the original idea that “</w:t>
      </w:r>
      <w:r w:rsidR="00602EE5" w:rsidRPr="00602EE5">
        <w:t>not only could everyone read content on the web, but they could also help create it. It was to be a collaborative space for all mankind</w:t>
      </w:r>
      <w:r w:rsidR="002D47DC">
        <w:t xml:space="preserve"> </w:t>
      </w:r>
      <w:r w:rsidR="002D47DC">
        <w:fldChar w:fldCharType="begin"/>
      </w:r>
      <w:r w:rsidR="002D47DC">
        <w:instrText xml:space="preserve"> ADDIN ZOTERO_ITEM CSL_CITATION {"citationID":"mDW2qtzT","properties":{"formattedCitation":"[1]","plainCitation":"[1]","noteIndex":0},"citationItems":[{"id":421,"uris":["http://zotero.org/users/local/NQMGATPy/items/L7ED6WIM"],"uri":["http://zotero.org/users/local/NQMGATPy/items/L7ED6WIM"],"itemData":{"id":421,"type":"webpage","title":"Home | Solid","URL":"https://solid.inrupt.com/","accessed":{"date-parts":[["2019",5,21]]}}}],"schema":"https://github.com/citation-style-language/schema/raw/master/csl-citation.json"} </w:instrText>
      </w:r>
      <w:r w:rsidR="002D47DC">
        <w:fldChar w:fldCharType="separate"/>
      </w:r>
      <w:r w:rsidR="002D47DC" w:rsidRPr="002D47DC">
        <w:rPr>
          <w:rFonts w:ascii="Calibri" w:hAnsi="Calibri" w:cs="Calibri"/>
        </w:rPr>
        <w:t>[1]</w:t>
      </w:r>
      <w:r w:rsidR="002D47DC">
        <w:fldChar w:fldCharType="end"/>
      </w:r>
      <w:r w:rsidR="002D47DC">
        <w:t>.</w:t>
      </w:r>
      <w:r w:rsidR="00602EE5">
        <w:t xml:space="preserve">” To create this experience, Solid has addressed the issues of “read-write capability and managed data accessibility” </w:t>
      </w:r>
      <w:r w:rsidR="00055B85">
        <w:t xml:space="preserve">using </w:t>
      </w:r>
      <w:proofErr w:type="spellStart"/>
      <w:r w:rsidR="00055B85">
        <w:t>WebID</w:t>
      </w:r>
      <w:proofErr w:type="spellEnd"/>
      <w:r w:rsidR="00055B85">
        <w:t xml:space="preserve"> </w:t>
      </w:r>
      <w:r w:rsidR="00055B85">
        <w:fldChar w:fldCharType="begin"/>
      </w:r>
      <w:r w:rsidR="00055B85">
        <w:instrText xml:space="preserve"> ADDIN ZOTERO_ITEM CSL_CITATION {"citationID":"Udh4mg1Q","properties":{"formattedCitation":"[2]","plainCitation":"[2]","noteIndex":0},"citationItems":[{"id":435,"uris":["http://zotero.org/users/local/NQMGATPy/items/MAGE3JRY"],"uri":["http://zotero.org/users/local/NQMGATPy/items/MAGE3JRY"],"itemData":{"id":435,"type":"webpage","title":"WebID - W3C Wiki","URL":"https://www.w3.org/wiki/WebID","accessed":{"date-parts":[["2019",5,21]]}}}],"schema":"https://github.com/citation-style-language/schema/raw/master/csl-citation.json"} </w:instrText>
      </w:r>
      <w:r w:rsidR="00055B85">
        <w:fldChar w:fldCharType="separate"/>
      </w:r>
      <w:r w:rsidR="00055B85" w:rsidRPr="00055B85">
        <w:rPr>
          <w:rFonts w:ascii="Calibri" w:hAnsi="Calibri" w:cs="Calibri"/>
        </w:rPr>
        <w:t>[2]</w:t>
      </w:r>
      <w:r w:rsidR="00055B85">
        <w:fldChar w:fldCharType="end"/>
      </w:r>
      <w:r w:rsidR="00055B85">
        <w:t xml:space="preserve"> and Linked Data</w:t>
      </w:r>
      <w:r w:rsidR="00602EE5">
        <w:t xml:space="preserve"> </w:t>
      </w:r>
      <w:r w:rsidR="00055B85">
        <w:fldChar w:fldCharType="begin"/>
      </w:r>
      <w:r w:rsidR="00055B85">
        <w:instrText xml:space="preserve"> ADDIN ZOTERO_ITEM CSL_CITATION {"citationID":"rJhG9Yhz","properties":{"formattedCitation":"[3]","plainCitation":"[3]","noteIndex":0},"citationItems":[{"id":429,"uris":["http://zotero.org/users/local/NQMGATPy/items/U89EYZAR"],"uri":["http://zotero.org/users/local/NQMGATPy/items/U89EYZAR"],"itemData":{"id":429,"type":"webpage","title":"Linked Data | Linked Data - Connect Distributed Data across the Web","URL":"http://linkeddata.org/","accessed":{"date-parts":[["2019",5,21]]}}}],"schema":"https://github.com/citation-style-language/schema/raw/master/csl-citation.json"} </w:instrText>
      </w:r>
      <w:r w:rsidR="00055B85">
        <w:fldChar w:fldCharType="separate"/>
      </w:r>
      <w:r w:rsidR="00055B85" w:rsidRPr="00055B85">
        <w:rPr>
          <w:rFonts w:ascii="Calibri" w:hAnsi="Calibri" w:cs="Calibri"/>
        </w:rPr>
        <w:t>[3]</w:t>
      </w:r>
      <w:r w:rsidR="00055B85">
        <w:fldChar w:fldCharType="end"/>
      </w:r>
      <w:r w:rsidR="00055B85">
        <w:t xml:space="preserve"> </w:t>
      </w:r>
      <w:r w:rsidR="00602EE5">
        <w:t xml:space="preserve">capabilities. </w:t>
      </w:r>
      <w:proofErr w:type="spellStart"/>
      <w:r w:rsidR="00055B85">
        <w:t>WebID</w:t>
      </w:r>
      <w:proofErr w:type="spellEnd"/>
      <w:r w:rsidR="00055B85">
        <w:t xml:space="preserve"> </w:t>
      </w:r>
      <w:r w:rsidR="00847259">
        <w:t xml:space="preserve">uniquely identifies an individual, while Linked Data is the underlying best practice of “connecting pieces of data, information, and knowledge on the Semantic Web” using a distributed network of URLs. Thus, data can exist anywhere on the web </w:t>
      </w:r>
      <w:proofErr w:type="gramStart"/>
      <w:r w:rsidR="00847259">
        <w:t>as long as</w:t>
      </w:r>
      <w:proofErr w:type="gramEnd"/>
      <w:r w:rsidR="00847259">
        <w:t xml:space="preserve"> it is accessible via a URL.</w:t>
      </w:r>
    </w:p>
    <w:p w:rsidR="002D47DC" w:rsidRDefault="00602EE5">
      <w:r>
        <w:t xml:space="preserve">The </w:t>
      </w:r>
      <w:r w:rsidR="00847259">
        <w:t xml:space="preserve">Solid </w:t>
      </w:r>
      <w:r>
        <w:t xml:space="preserve">platform is ontology-agnostic but </w:t>
      </w:r>
      <w:r w:rsidR="002D47DC">
        <w:t xml:space="preserve">has utilized common ontologies such as Friend of a Friend </w:t>
      </w:r>
      <w:r w:rsidR="0058396A">
        <w:t>(</w:t>
      </w:r>
      <w:proofErr w:type="spellStart"/>
      <w:r w:rsidR="0058396A">
        <w:t>foaf</w:t>
      </w:r>
      <w:proofErr w:type="spellEnd"/>
      <w:r w:rsidR="0058396A">
        <w:t xml:space="preserve">) </w:t>
      </w:r>
      <w:r w:rsidR="002D47DC">
        <w:fldChar w:fldCharType="begin"/>
      </w:r>
      <w:r w:rsidR="00055B85">
        <w:instrText xml:space="preserve"> ADDIN ZOTERO_ITEM CSL_CITATION {"citationID":"wWE55qaB","properties":{"formattedCitation":"[4]","plainCitation":"[4]","noteIndex":0},"citationItems":[{"id":423,"uris":["http://zotero.org/users/local/NQMGATPy/items/GTCR8BS2"],"uri":["http://zotero.org/users/local/NQMGATPy/items/GTCR8BS2"],"itemData":{"id":423,"type":"webpage","title":"FOAF Vocabulary Specification","URL":"http://xmlns.com/foaf/spec/","accessed":{"date-parts":[["2019",5,21]]}}}],"schema":"https://github.com/citation-style-language/schema/raw/master/csl-citation.json"} </w:instrText>
      </w:r>
      <w:r w:rsidR="002D47DC">
        <w:fldChar w:fldCharType="separate"/>
      </w:r>
      <w:r w:rsidR="00055B85" w:rsidRPr="00055B85">
        <w:rPr>
          <w:rFonts w:ascii="Calibri" w:hAnsi="Calibri" w:cs="Calibri"/>
        </w:rPr>
        <w:t>[4]</w:t>
      </w:r>
      <w:r w:rsidR="002D47DC">
        <w:fldChar w:fldCharType="end"/>
      </w:r>
      <w:r w:rsidR="002D47DC">
        <w:t xml:space="preserve">, </w:t>
      </w:r>
      <w:proofErr w:type="spellStart"/>
      <w:r w:rsidR="002D47DC">
        <w:t>DBpedia</w:t>
      </w:r>
      <w:proofErr w:type="spellEnd"/>
      <w:r w:rsidR="002D47DC">
        <w:t xml:space="preserve"> </w:t>
      </w:r>
      <w:r w:rsidR="002D47DC">
        <w:fldChar w:fldCharType="begin"/>
      </w:r>
      <w:r w:rsidR="00055B85">
        <w:instrText xml:space="preserve"> ADDIN ZOTERO_ITEM CSL_CITATION {"citationID":"2Bm3q20p","properties":{"formattedCitation":"[5]","plainCitation":"[5]","noteIndex":0},"citationItems":[{"id":425,"uris":["http://zotero.org/users/local/NQMGATPy/items/6D7J5XC4"],"uri":["http://zotero.org/users/local/NQMGATPy/items/6D7J5XC4"],"itemData":{"id":425,"type":"webpage","title":"Ontology | DBpedia","URL":"https://wiki.dbpedia.org/services-resources/ontology","accessed":{"date-parts":[["2019",5,21]]}}}],"schema":"https://github.com/citation-style-language/schema/raw/master/csl-citation.json"} </w:instrText>
      </w:r>
      <w:r w:rsidR="002D47DC">
        <w:fldChar w:fldCharType="separate"/>
      </w:r>
      <w:r w:rsidR="00055B85" w:rsidRPr="00055B85">
        <w:rPr>
          <w:rFonts w:ascii="Calibri" w:hAnsi="Calibri" w:cs="Calibri"/>
        </w:rPr>
        <w:t>[5]</w:t>
      </w:r>
      <w:r w:rsidR="002D47DC">
        <w:fldChar w:fldCharType="end"/>
      </w:r>
      <w:r w:rsidR="002D47DC">
        <w:t xml:space="preserve">, and the Web Annotation Ontology </w:t>
      </w:r>
      <w:r w:rsidR="002D47DC">
        <w:fldChar w:fldCharType="begin"/>
      </w:r>
      <w:r w:rsidR="00055B85">
        <w:instrText xml:space="preserve"> ADDIN ZOTERO_ITEM CSL_CITATION {"citationID":"N0lY3GUZ","properties":{"formattedCitation":"[6]","plainCitation":"[6]","noteIndex":0},"citationItems":[{"id":427,"uris":["http://zotero.org/users/local/NQMGATPy/items/ICQPESEJ"],"uri":["http://zotero.org/users/local/NQMGATPy/items/ICQPESEJ"],"itemData":{"id":427,"type":"webpage","title":"Web Annotation Vocabulary","URL":"https://www.w3.org/ns/oa","accessed":{"date-parts":[["2019",5,21]]}}}],"schema":"https://github.com/citation-style-language/schema/raw/master/csl-citation.json"} </w:instrText>
      </w:r>
      <w:r w:rsidR="002D47DC">
        <w:fldChar w:fldCharType="separate"/>
      </w:r>
      <w:r w:rsidR="00055B85" w:rsidRPr="00055B85">
        <w:rPr>
          <w:rFonts w:ascii="Calibri" w:hAnsi="Calibri" w:cs="Calibri"/>
        </w:rPr>
        <w:t>[6]</w:t>
      </w:r>
      <w:r w:rsidR="002D47DC">
        <w:fldChar w:fldCharType="end"/>
      </w:r>
      <w:r w:rsidR="00847259">
        <w:t xml:space="preserve"> for representing data</w:t>
      </w:r>
      <w:r w:rsidR="002D47DC">
        <w:t>.</w:t>
      </w:r>
      <w:r w:rsidR="00847259">
        <w:t xml:space="preserve"> </w:t>
      </w:r>
      <w:r w:rsidR="002D47DC">
        <w:t xml:space="preserve">To further enhance the capabilities of the Solid platform, the ability to connect information horizontally across domains and vertically across levels of specificity using a common ontology would </w:t>
      </w:r>
      <w:proofErr w:type="gramStart"/>
      <w:r w:rsidR="002D47DC">
        <w:t>open up</w:t>
      </w:r>
      <w:proofErr w:type="gramEnd"/>
      <w:r w:rsidR="002D47DC">
        <w:t xml:space="preserve"> additional </w:t>
      </w:r>
      <w:r w:rsidR="00763C7F">
        <w:t xml:space="preserve">collaboration and sharing opportunities between individuals and organizations. A well-structured ontology based on standards and best practices would provide not only a list of classes and properties to represent information but would also provide a baseline from which users can extend the ontology to new domains. </w:t>
      </w:r>
      <w:r w:rsidR="006107B5">
        <w:t xml:space="preserve">The Common </w:t>
      </w:r>
      <w:r w:rsidR="00957114">
        <w:t>C</w:t>
      </w:r>
      <w:r w:rsidR="006107B5">
        <w:t xml:space="preserve">ore Ontologies </w:t>
      </w:r>
      <w:r w:rsidR="006107B5">
        <w:fldChar w:fldCharType="begin"/>
      </w:r>
      <w:r w:rsidR="00055B85">
        <w:instrText xml:space="preserve"> ADDIN ZOTERO_ITEM CSL_CITATION {"citationID":"x8xjNlIh","properties":{"formattedCitation":"[7]","plainCitation":"[7]","noteIndex":0},"citationItems":[{"id":431,"uris":["http://zotero.org/users/local/NQMGATPy/items/CLV2EUZ4"],"uri":["http://zotero.org/users/local/NQMGATPy/items/CLV2EUZ4"],"itemData":{"id":431,"type":"webpage","title":"CommonCoreOntology","container-title":"GitHub","abstract":"CommonCoreOntology has one repository available. Follow their code on GitHub.","URL":"https://github.com/CommonCoreOntology","language":"en","accessed":{"date-parts":[["2019",5,21]]}}}],"schema":"https://github.com/citation-style-language/schema/raw/master/csl-citation.json"} </w:instrText>
      </w:r>
      <w:r w:rsidR="006107B5">
        <w:fldChar w:fldCharType="separate"/>
      </w:r>
      <w:r w:rsidR="00055B85" w:rsidRPr="00055B85">
        <w:rPr>
          <w:rFonts w:ascii="Calibri" w:hAnsi="Calibri" w:cs="Calibri"/>
        </w:rPr>
        <w:t>[7]</w:t>
      </w:r>
      <w:r w:rsidR="006107B5">
        <w:fldChar w:fldCharType="end"/>
      </w:r>
      <w:r w:rsidR="006107B5">
        <w:t xml:space="preserve"> </w:t>
      </w:r>
      <w:r w:rsidR="00747D0E">
        <w:t xml:space="preserve">(CCO) </w:t>
      </w:r>
      <w:r w:rsidR="006107B5">
        <w:t xml:space="preserve">which is based on Basic Formal Ontology </w:t>
      </w:r>
      <w:r w:rsidR="006107B5">
        <w:fldChar w:fldCharType="begin"/>
      </w:r>
      <w:r w:rsidR="00055B85">
        <w:instrText xml:space="preserve"> ADDIN ZOTERO_ITEM CSL_CITATION {"citationID":"s45cK62F","properties":{"formattedCitation":"[8]","plainCitation":"[8]","noteIndex":0},"citationItems":[{"id":433,"uris":["http://zotero.org/users/local/NQMGATPy/items/YYFJA9UV"],"uri":["http://zotero.org/users/local/NQMGATPy/items/YYFJA9UV"],"itemData":{"id":433,"type":"webpage","title":"Basic Formal Ontology (BFO) | Home","URL":"https://basic-formal-ontology.org/","accessed":{"date-parts":[["2019",5,21]]}}}],"schema":"https://github.com/citation-style-language/schema/raw/master/csl-citation.json"} </w:instrText>
      </w:r>
      <w:r w:rsidR="006107B5">
        <w:fldChar w:fldCharType="separate"/>
      </w:r>
      <w:r w:rsidR="00055B85" w:rsidRPr="00055B85">
        <w:rPr>
          <w:rFonts w:ascii="Calibri" w:hAnsi="Calibri" w:cs="Calibri"/>
        </w:rPr>
        <w:t>[8]</w:t>
      </w:r>
      <w:r w:rsidR="006107B5">
        <w:fldChar w:fldCharType="end"/>
      </w:r>
      <w:r w:rsidR="006107B5">
        <w:t xml:space="preserve"> </w:t>
      </w:r>
      <w:r w:rsidR="00747D0E">
        <w:t xml:space="preserve">(BFO) </w:t>
      </w:r>
      <w:r w:rsidR="00055B85">
        <w:t>provide a rich set of mid and upper ontologies that can fulfill this role of cross-domain information representation that will enable the ability of individuals to share and leverage information relevant to them.</w:t>
      </w:r>
      <w:r w:rsidR="00847259">
        <w:t xml:space="preserve"> It is infinitely extendable and supports querying information at multiple levels so that the degree of exactness</w:t>
      </w:r>
      <w:r w:rsidR="00C45E98">
        <w:t xml:space="preserve"> vs. generality</w:t>
      </w:r>
      <w:r w:rsidR="00847259">
        <w:t xml:space="preserve"> required by a given use</w:t>
      </w:r>
      <w:r w:rsidR="00C45E98">
        <w:t xml:space="preserve"> case</w:t>
      </w:r>
      <w:r w:rsidR="00847259">
        <w:t xml:space="preserve"> can be applied.</w:t>
      </w:r>
    </w:p>
    <w:p w:rsidR="0058396A" w:rsidRDefault="00D45D12">
      <w:r w:rsidRPr="00FB3534">
        <w:t>Our</w:t>
      </w:r>
      <w:r w:rsidR="00847259" w:rsidRPr="00FB3534">
        <w:t xml:space="preserve"> team </w:t>
      </w:r>
      <w:r w:rsidR="00747D0E" w:rsidRPr="00FB3534">
        <w:t>has</w:t>
      </w:r>
      <w:r w:rsidR="00747D0E">
        <w:t xml:space="preserve"> investigated the benefits of using CCO with Solid. The team has prototyped a set of capabilities and a simple use case to show that CCO is compatible with Linked Data and offers the potential for enhanced data integration for Solid. </w:t>
      </w:r>
      <w:r w:rsidR="005B347A">
        <w:t xml:space="preserve">The CCO can represent classes and properties that are currently represented using ontologies such as </w:t>
      </w:r>
      <w:proofErr w:type="spellStart"/>
      <w:r w:rsidR="005B347A">
        <w:t>foaf</w:t>
      </w:r>
      <w:proofErr w:type="spellEnd"/>
      <w:r w:rsidR="005B347A">
        <w:t xml:space="preserve"> </w:t>
      </w:r>
      <w:r w:rsidR="005B347A">
        <w:fldChar w:fldCharType="begin"/>
      </w:r>
      <w:r w:rsidR="005B347A">
        <w:instrText xml:space="preserve"> ADDIN ZOTERO_ITEM CSL_CITATION {"citationID":"ySc890y7","properties":{"formattedCitation":"[4]","plainCitation":"[4]","noteIndex":0},"citationItems":[{"id":423,"uris":["http://zotero.org/users/local/NQMGATPy/items/GTCR8BS2"],"uri":["http://zotero.org/users/local/NQMGATPy/items/GTCR8BS2"],"itemData":{"id":423,"type":"webpage","title":"FOAF Vocabulary Specification","URL":"http://xmlns.com/foaf/spec/","accessed":{"date-parts":[["2019",5,21]]}}}],"schema":"https://github.com/citation-style-language/schema/raw/master/csl-citation.json"} </w:instrText>
      </w:r>
      <w:r w:rsidR="005B347A">
        <w:fldChar w:fldCharType="separate"/>
      </w:r>
      <w:r w:rsidR="005B347A" w:rsidRPr="005B347A">
        <w:rPr>
          <w:rFonts w:ascii="Calibri" w:hAnsi="Calibri" w:cs="Calibri"/>
        </w:rPr>
        <w:t>[4]</w:t>
      </w:r>
      <w:r w:rsidR="005B347A">
        <w:fldChar w:fldCharType="end"/>
      </w:r>
      <w:r w:rsidR="005B347A">
        <w:t xml:space="preserve">, as well as </w:t>
      </w:r>
      <w:r w:rsidR="0058396A">
        <w:t>information in other domains of interest</w:t>
      </w:r>
      <w:r w:rsidR="005B347A">
        <w:t>.</w:t>
      </w:r>
      <w:r w:rsidR="0058396A">
        <w:t xml:space="preserve"> The team is working on documentation that will provide information on how to map the other ontologies of Solid into CCO and will assist interested parties in doing so.</w:t>
      </w:r>
    </w:p>
    <w:p w:rsidR="00847259" w:rsidRDefault="00747D0E">
      <w:r>
        <w:t>The components of this prototype are described below</w:t>
      </w:r>
      <w:r w:rsidR="0058396A">
        <w:t xml:space="preserve"> with a link to where they can be accessed:</w:t>
      </w:r>
    </w:p>
    <w:p w:rsidR="00747D0E" w:rsidRDefault="00747D0E" w:rsidP="00747D0E">
      <w:pPr>
        <w:pStyle w:val="ListParagraph"/>
        <w:numPr>
          <w:ilvl w:val="0"/>
          <w:numId w:val="1"/>
        </w:numPr>
      </w:pPr>
      <w:r>
        <w:t>Common Core Ontologies (</w:t>
      </w:r>
      <w:hyperlink r:id="rId5" w:history="1">
        <w:r>
          <w:rPr>
            <w:rStyle w:val="Hyperlink"/>
          </w:rPr>
          <w:t>https://github.com/CommonCoreOntology/</w:t>
        </w:r>
      </w:hyperlink>
      <w:r>
        <w:t>): The CCO are open-source, can be extended, and are freely available for adoption by any user. These are sufficiently expressive and extendable to cover any domain.</w:t>
      </w:r>
      <w:r w:rsidR="00C45E98">
        <w:t xml:space="preserve"> The CCO form the basis of the ontology described below.</w:t>
      </w:r>
    </w:p>
    <w:p w:rsidR="00E96D17" w:rsidRDefault="00E96D17" w:rsidP="00747D0E">
      <w:pPr>
        <w:pStyle w:val="ListParagraph"/>
        <w:numPr>
          <w:ilvl w:val="0"/>
          <w:numId w:val="1"/>
        </w:numPr>
      </w:pPr>
      <w:r>
        <w:t>Common User Profile (CUP) (</w:t>
      </w:r>
      <w:hyperlink r:id="rId6" w:history="1">
        <w:r w:rsidR="00FB3534">
          <w:rPr>
            <w:rStyle w:val="Hyperlink"/>
          </w:rPr>
          <w:t>https://github.com/CommonCoreOntology/CommonUserProfile</w:t>
        </w:r>
      </w:hyperlink>
      <w:r>
        <w:t>): This is an ontology extended from CCO that contains information describ</w:t>
      </w:r>
      <w:r w:rsidR="00C45E98">
        <w:t>ing</w:t>
      </w:r>
      <w:r>
        <w:t xml:space="preserve"> an individual. </w:t>
      </w:r>
      <w:r w:rsidR="00C45E98">
        <w:t xml:space="preserve">The CUP in this prototype is based on a “John Doe” and contains a limited amount of information for the purposes of supporting a data integration use case. All data used in this prototype is stored in a public Solid Pod, but in future prototypes the team will also store private information to demonstrate data security. The CUP will be </w:t>
      </w:r>
      <w:r w:rsidR="009D65D3">
        <w:t>extend</w:t>
      </w:r>
      <w:r w:rsidR="00C45E98">
        <w:t>ed</w:t>
      </w:r>
      <w:r w:rsidR="009D65D3">
        <w:t xml:space="preserve"> ad infinitum by </w:t>
      </w:r>
      <w:r w:rsidR="00C45E98">
        <w:t>developers</w:t>
      </w:r>
      <w:r w:rsidR="00D76167">
        <w:t xml:space="preserve"> as they utilize and add to its capabilities</w:t>
      </w:r>
      <w:r w:rsidR="009D65D3">
        <w:t>.</w:t>
      </w:r>
    </w:p>
    <w:p w:rsidR="00747D0E" w:rsidRDefault="00747D0E" w:rsidP="00747D0E">
      <w:pPr>
        <w:pStyle w:val="ListParagraph"/>
        <w:numPr>
          <w:ilvl w:val="0"/>
          <w:numId w:val="1"/>
        </w:numPr>
      </w:pPr>
      <w:r>
        <w:lastRenderedPageBreak/>
        <w:t>CCO Server (</w:t>
      </w:r>
      <w:hyperlink r:id="rId7" w:history="1">
        <w:r w:rsidRPr="00C25A29">
          <w:rPr>
            <w:rStyle w:val="Hyperlink"/>
          </w:rPr>
          <w:t>http://www.ontologyrepository.com</w:t>
        </w:r>
      </w:hyperlink>
      <w:r>
        <w:t xml:space="preserve">): This server resolves CCO classes and properties </w:t>
      </w:r>
      <w:r w:rsidR="00E96D17">
        <w:t>enabling Linked Data applications to access the raw schema files.</w:t>
      </w:r>
    </w:p>
    <w:p w:rsidR="00E96D17" w:rsidRDefault="00E96D17" w:rsidP="00747D0E">
      <w:pPr>
        <w:pStyle w:val="ListParagraph"/>
        <w:numPr>
          <w:ilvl w:val="0"/>
          <w:numId w:val="1"/>
        </w:numPr>
      </w:pPr>
      <w:r>
        <w:t>Example Alarm Application (</w:t>
      </w:r>
      <w:hyperlink r:id="rId8" w:history="1">
        <w:r w:rsidR="004B5B5C">
          <w:rPr>
            <w:rStyle w:val="Hyperlink"/>
          </w:rPr>
          <w:t>https://github.com/avatar-use-cases/CCO-LD-Avatar</w:t>
        </w:r>
      </w:hyperlink>
      <w:r>
        <w:t xml:space="preserve">): To show an example of data integration using Solid and CCO, the team has built an application that demonstrates how multiple pieces of data represented as Linked Data triples conformant to </w:t>
      </w:r>
      <w:r w:rsidR="009D65D3">
        <w:t>the CUP</w:t>
      </w:r>
      <w:r>
        <w:t xml:space="preserve"> are easily integrated.</w:t>
      </w:r>
      <w:r w:rsidR="00D76167">
        <w:t xml:space="preserve"> In this case, the application calculates when a person needs to leave their residence to arrive at a destination by a desired time. It </w:t>
      </w:r>
      <w:proofErr w:type="gramStart"/>
      <w:r w:rsidR="00D76167">
        <w:t>takes into account</w:t>
      </w:r>
      <w:proofErr w:type="gramEnd"/>
      <w:r w:rsidR="00D76167">
        <w:t xml:space="preserve"> the amount of time for the individual to get ready, traffic, weather, and commuting preference.</w:t>
      </w:r>
    </w:p>
    <w:p w:rsidR="00E96D17" w:rsidRDefault="00E96D17" w:rsidP="00747D0E">
      <w:pPr>
        <w:pStyle w:val="ListParagraph"/>
        <w:numPr>
          <w:ilvl w:val="0"/>
          <w:numId w:val="1"/>
        </w:numPr>
      </w:pPr>
      <w:r>
        <w:t>CCO-Linked Data Library (</w:t>
      </w:r>
      <w:hyperlink r:id="rId9" w:history="1">
        <w:r w:rsidR="004B5B5C">
          <w:rPr>
            <w:rStyle w:val="Hyperlink"/>
          </w:rPr>
          <w:t>https://github.com/avatar-use-cases/CCO-LD-Avatar</w:t>
        </w:r>
      </w:hyperlink>
      <w:r>
        <w:t xml:space="preserve">): </w:t>
      </w:r>
      <w:r w:rsidR="009D65D3">
        <w:t xml:space="preserve">To enable new data sets to be transformed into CCO-Linked Data triples, a JavaScript library has been written that post-processes Karma </w:t>
      </w:r>
      <w:r w:rsidR="009D65D3">
        <w:fldChar w:fldCharType="begin"/>
      </w:r>
      <w:r w:rsidR="009D65D3">
        <w:instrText xml:space="preserve"> ADDIN ZOTERO_ITEM CSL_CITATION {"citationID":"a7u72pNA","properties":{"formattedCitation":"[9]","plainCitation":"[9]","noteIndex":0},"citationItems":[{"id":437,"uris":["http://zotero.org/users/local/NQMGATPy/items/DB6SW6HE"],"uri":["http://zotero.org/users/local/NQMGATPy/items/DB6SW6HE"],"itemData":{"id":437,"type":"book","title":"Information Integration Tool. Contribute to usc-isi-i2/Web-Karma development by creating an account on GitHub","publisher":"USC ISI I2","genre":"Java","source":"GitHub","URL":"https://github.com/usc-isi-i2/Web-Karma","note":"original-date: 2011-09-23T06:58:53Z","issued":{"date-parts":[["2019",5,17]]},"accessed":{"date-parts":[["2019",5,21]]}}}],"schema":"https://github.com/citation-style-language/schema/raw/master/csl-citation.json"} </w:instrText>
      </w:r>
      <w:r w:rsidR="009D65D3">
        <w:fldChar w:fldCharType="separate"/>
      </w:r>
      <w:r w:rsidR="009D65D3" w:rsidRPr="009D65D3">
        <w:rPr>
          <w:rFonts w:ascii="Calibri" w:hAnsi="Calibri" w:cs="Calibri"/>
        </w:rPr>
        <w:t>[9]</w:t>
      </w:r>
      <w:r w:rsidR="009D65D3">
        <w:fldChar w:fldCharType="end"/>
      </w:r>
      <w:r w:rsidR="009D65D3">
        <w:t xml:space="preserve"> mapped data, and loads it into an </w:t>
      </w:r>
      <w:proofErr w:type="spellStart"/>
      <w:r w:rsidR="009D65D3">
        <w:t>RdfLib</w:t>
      </w:r>
      <w:proofErr w:type="spellEnd"/>
      <w:r w:rsidR="009D65D3">
        <w:t xml:space="preserve"> </w:t>
      </w:r>
      <w:r w:rsidR="009D65D3">
        <w:fldChar w:fldCharType="begin"/>
      </w:r>
      <w:r w:rsidR="009D65D3">
        <w:instrText xml:space="preserve"> ADDIN ZOTERO_ITEM CSL_CITATION {"citationID":"uzobODYa","properties":{"formattedCitation":"[10]","plainCitation":"[10]","noteIndex":0},"citationItems":[{"id":438,"uris":["http://zotero.org/users/local/NQMGATPy/items/A76WGN36"],"uri":["http://zotero.org/users/local/NQMGATPy/items/A76WGN36"],"itemData":{"id":438,"type":"book","title":"Linked Data API for JavaScript. Contribute to linkeddata/rdflib.js development by creating an account on GitHub","publisher":"Read-Write Linked Data","genre":"JavaScript","source":"GitHub","URL":"https://github.com/linkeddata/rdflib.js","note":"original-date: 2011-12-13T23:22:49Z","issued":{"date-parts":[["2019",5,21]]},"accessed":{"date-parts":[["2019",5,21]]}}}],"schema":"https://github.com/citation-style-language/schema/raw/master/csl-citation.json"} </w:instrText>
      </w:r>
      <w:r w:rsidR="009D65D3">
        <w:fldChar w:fldCharType="separate"/>
      </w:r>
      <w:r w:rsidR="009D65D3" w:rsidRPr="009D65D3">
        <w:rPr>
          <w:rFonts w:ascii="Calibri" w:hAnsi="Calibri" w:cs="Calibri"/>
        </w:rPr>
        <w:t>[10]</w:t>
      </w:r>
      <w:r w:rsidR="009D65D3">
        <w:fldChar w:fldCharType="end"/>
      </w:r>
      <w:r w:rsidR="009D65D3">
        <w:t xml:space="preserve"> store and Solid Pod. This data is then available to any Solid application.</w:t>
      </w:r>
    </w:p>
    <w:p w:rsidR="00E96D17" w:rsidRDefault="00E96D17" w:rsidP="00747D0E">
      <w:pPr>
        <w:pStyle w:val="ListParagraph"/>
        <w:numPr>
          <w:ilvl w:val="0"/>
          <w:numId w:val="1"/>
        </w:numPr>
      </w:pPr>
      <w:r>
        <w:t>CCO API (</w:t>
      </w:r>
      <w:hyperlink r:id="rId10" w:history="1">
        <w:r w:rsidR="004B5B5C">
          <w:rPr>
            <w:rStyle w:val="Hyperlink"/>
          </w:rPr>
          <w:t>https://github.com/avatar-use-cases/CCO-LD-Avatar</w:t>
        </w:r>
      </w:hyperlink>
      <w:r>
        <w:t xml:space="preserve">): </w:t>
      </w:r>
      <w:r w:rsidR="009D65D3">
        <w:t xml:space="preserve">To assist the developer of Solid applications with the process of developing </w:t>
      </w:r>
      <w:r w:rsidR="00C45E98">
        <w:t xml:space="preserve">SPARQL </w:t>
      </w:r>
      <w:r w:rsidR="00C45E98">
        <w:fldChar w:fldCharType="begin"/>
      </w:r>
      <w:r w:rsidR="00C45E98">
        <w:instrText xml:space="preserve"> ADDIN ZOTERO_ITEM CSL_CITATION {"citationID":"dy71UP8H","properties":{"formattedCitation":"[11]","plainCitation":"[11]","noteIndex":0},"citationItems":[{"id":439,"uris":["http://zotero.org/users/local/NQMGATPy/items/DIXIA5EB"],"uri":["http://zotero.org/users/local/NQMGATPy/items/DIXIA5EB"],"itemData":{"id":439,"type":"entry-encyclopedia","title":"SPARQL","container-title":"Wikipedia","source":"Wikipedia","abstract":"SPARQL (pronounced \"sparkle\", a recursive acronym for SPARQL Protocol and RDF Query Language) is an RDF query language—that is, a semantic query language for databases—able to retrieve and manipulate data stored in Resource Description Framework (RDF) format.  It was made a standard by the RDF Data Access Working Group (DAWG) of the World Wide Web Consortium, and is recognized as one of the key technologies of the semantic web. On 15 January 2008, SPARQL 1.0 became an official W3C Recommendation, and SPARQL 1.1 in March, 2013.SPARQL allows for a query to consist of triple patterns, conjunctions, disjunctions, and optional patterns.Implementations for multiple programming languages exist.  There exist tools that allow one to connect and semi-automatically construct a SPARQL query for a SPARQL endpoint, for example ViziQuer.\nIn addition, there exist tools that translate SPARQL queries to other query languages, for example to SQL and to XQuery.","URL":"https://en.wikipedia.org/w/index.php?title=SPARQL&amp;oldid=885504148","note":"Page Version ID: 885504148","language":"en","issued":{"date-parts":[["2019",2,28]]},"accessed":{"date-parts":[["2019",5,21]]}}}],"schema":"https://github.com/citation-style-language/schema/raw/master/csl-citation.json"} </w:instrText>
      </w:r>
      <w:r w:rsidR="00C45E98">
        <w:fldChar w:fldCharType="separate"/>
      </w:r>
      <w:r w:rsidR="00C45E98" w:rsidRPr="00C45E98">
        <w:rPr>
          <w:rFonts w:ascii="Calibri" w:hAnsi="Calibri" w:cs="Calibri"/>
        </w:rPr>
        <w:t>[11]</w:t>
      </w:r>
      <w:r w:rsidR="00C45E98">
        <w:fldChar w:fldCharType="end"/>
      </w:r>
      <w:r w:rsidR="00C45E98">
        <w:t xml:space="preserve"> queries for new applications and data integration solutions, </w:t>
      </w:r>
      <w:r w:rsidR="00D76167">
        <w:t>a</w:t>
      </w:r>
      <w:r w:rsidR="00C45E98">
        <w:t>n API has been written that ingests CCO-Linked Data triples, interrogates them to determine the links between data elements, and develops a SPARQL query for the user based on the user’s selected data projection and restrictions.</w:t>
      </w:r>
    </w:p>
    <w:p w:rsidR="00D45D12" w:rsidRDefault="00D76167">
      <w:r>
        <w:t xml:space="preserve">It is </w:t>
      </w:r>
      <w:r w:rsidR="00947905">
        <w:t>recommended</w:t>
      </w:r>
      <w:r>
        <w:t xml:space="preserve"> that the Solid community will look closely at the benefits of this data integration solution </w:t>
      </w:r>
      <w:r w:rsidRPr="00FB3534">
        <w:t>and consider</w:t>
      </w:r>
      <w:r w:rsidR="00D45D12" w:rsidRPr="00FB3534">
        <w:t xml:space="preserve"> trying it out</w:t>
      </w:r>
      <w:r w:rsidRPr="00FB3534">
        <w:t>.</w:t>
      </w:r>
      <w:r w:rsidR="00D45D12" w:rsidRPr="00FB3534">
        <w:t xml:space="preserve"> We</w:t>
      </w:r>
      <w:r w:rsidR="00D45D12">
        <w:t xml:space="preserve"> will provide support (especially with the ontologies) for anyone giving this a try.</w:t>
      </w:r>
    </w:p>
    <w:p w:rsidR="00D45D12" w:rsidRDefault="00FB3534" w:rsidP="00FB3534">
      <w:pPr>
        <w:pStyle w:val="Heading1"/>
      </w:pPr>
      <w:r>
        <w:t>Contacts</w:t>
      </w:r>
    </w:p>
    <w:p w:rsidR="00763C7F" w:rsidRDefault="00D76167">
      <w:r>
        <w:t xml:space="preserve">Please contact the individuals below </w:t>
      </w:r>
      <w:r w:rsidR="00D45D12">
        <w:t xml:space="preserve">with </w:t>
      </w:r>
      <w:r w:rsidR="00D45D12" w:rsidRPr="00FB3534">
        <w:t>questions or requests for support</w:t>
      </w:r>
      <w:r w:rsidRPr="00FB3534">
        <w:t>:</w:t>
      </w:r>
    </w:p>
    <w:p w:rsidR="00D76167" w:rsidRDefault="00D76167">
      <w:r>
        <w:t xml:space="preserve">Jacob </w:t>
      </w:r>
      <w:proofErr w:type="spellStart"/>
      <w:r>
        <w:t>McConomy</w:t>
      </w:r>
      <w:proofErr w:type="spellEnd"/>
      <w:r>
        <w:t xml:space="preserve"> (US Army</w:t>
      </w:r>
      <w:r w:rsidRPr="00847259">
        <w:t xml:space="preserve"> CCDC C5ISR</w:t>
      </w:r>
      <w:r>
        <w:t>)</w:t>
      </w:r>
      <w:r w:rsidR="00987202">
        <w:t xml:space="preserve">, </w:t>
      </w:r>
      <w:r>
        <w:t xml:space="preserve">Solid forum ID: </w:t>
      </w:r>
      <w:proofErr w:type="spellStart"/>
      <w:r>
        <w:t>JacobMcCon</w:t>
      </w:r>
      <w:r w:rsidR="00947905">
        <w:t>omy</w:t>
      </w:r>
      <w:proofErr w:type="spellEnd"/>
    </w:p>
    <w:p w:rsidR="00D76167" w:rsidRDefault="00D76167">
      <w:r>
        <w:t>Robert Ganger (CUBRC, Inc.)</w:t>
      </w:r>
      <w:r w:rsidR="00987202">
        <w:t>,</w:t>
      </w:r>
      <w:r>
        <w:t xml:space="preserve"> Solid forum ID: </w:t>
      </w:r>
      <w:proofErr w:type="spellStart"/>
      <w:r>
        <w:t>rganger</w:t>
      </w:r>
      <w:proofErr w:type="spellEnd"/>
    </w:p>
    <w:p w:rsidR="00987202" w:rsidRDefault="00987202">
      <w:bookmarkStart w:id="0" w:name="_GoBack"/>
      <w:bookmarkEnd w:id="0"/>
      <w:r>
        <w:t>James Schoening (US Army</w:t>
      </w:r>
      <w:r w:rsidRPr="00847259">
        <w:t xml:space="preserve"> CCDC C5ISR</w:t>
      </w:r>
      <w:r>
        <w:t>), Solid forum ID: JimSchoening</w:t>
      </w:r>
    </w:p>
    <w:p w:rsidR="00FB3534" w:rsidRDefault="00FB3534" w:rsidP="00FB3534">
      <w:pPr>
        <w:pStyle w:val="Heading1"/>
      </w:pPr>
      <w:r>
        <w:t>References:</w:t>
      </w:r>
    </w:p>
    <w:p w:rsidR="005B347A" w:rsidRPr="005B347A" w:rsidRDefault="00D76167" w:rsidP="005B347A">
      <w:pPr>
        <w:pStyle w:val="Bibliography"/>
        <w:rPr>
          <w:rFonts w:ascii="Calibri" w:hAnsi="Calibri" w:cs="Calibri"/>
          <w:sz w:val="18"/>
        </w:rPr>
      </w:pPr>
      <w:r>
        <w:fldChar w:fldCharType="begin"/>
      </w:r>
      <w:r>
        <w:instrText xml:space="preserve"> ADDIN ZOTERO_BIBL {"uncited":[],"omitted":[],"custom":[]} CSL_BIBLIOGRAPHY </w:instrText>
      </w:r>
      <w:r>
        <w:fldChar w:fldCharType="separate"/>
      </w:r>
      <w:r w:rsidR="005B347A" w:rsidRPr="005B347A">
        <w:rPr>
          <w:rFonts w:ascii="Calibri" w:hAnsi="Calibri" w:cs="Calibri"/>
          <w:sz w:val="18"/>
        </w:rPr>
        <w:t>[1]</w:t>
      </w:r>
      <w:r w:rsidR="005B347A" w:rsidRPr="005B347A">
        <w:rPr>
          <w:rFonts w:ascii="Calibri" w:hAnsi="Calibri" w:cs="Calibri"/>
          <w:sz w:val="18"/>
        </w:rPr>
        <w:tab/>
        <w:t>“Home | Solid.” [Online]. Available: https://solid.inrupt.com/.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2]</w:t>
      </w:r>
      <w:r w:rsidRPr="005B347A">
        <w:rPr>
          <w:rFonts w:ascii="Calibri" w:hAnsi="Calibri" w:cs="Calibri"/>
          <w:sz w:val="18"/>
        </w:rPr>
        <w:tab/>
        <w:t>“WebID - W3C Wiki.” [Online]. Available: https://www.w3.org/wiki/WebID.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3]</w:t>
      </w:r>
      <w:r w:rsidRPr="005B347A">
        <w:rPr>
          <w:rFonts w:ascii="Calibri" w:hAnsi="Calibri" w:cs="Calibri"/>
          <w:sz w:val="18"/>
        </w:rPr>
        <w:tab/>
        <w:t>“Linked Data | Linked Data - Connect Distributed Data across the Web.” [Online]. Available: http://linkeddata.org/.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4]</w:t>
      </w:r>
      <w:r w:rsidRPr="005B347A">
        <w:rPr>
          <w:rFonts w:ascii="Calibri" w:hAnsi="Calibri" w:cs="Calibri"/>
          <w:sz w:val="18"/>
        </w:rPr>
        <w:tab/>
        <w:t>“FOAF Vocabulary Specification.” [Online]. Available: http://xmlns.com/foaf/spec/.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5]</w:t>
      </w:r>
      <w:r w:rsidRPr="005B347A">
        <w:rPr>
          <w:rFonts w:ascii="Calibri" w:hAnsi="Calibri" w:cs="Calibri"/>
          <w:sz w:val="18"/>
        </w:rPr>
        <w:tab/>
        <w:t>“Ontology | DBpedia.” [Online]. Available: https://wiki.dbpedia.org/services-resources/ontology.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6]</w:t>
      </w:r>
      <w:r w:rsidRPr="005B347A">
        <w:rPr>
          <w:rFonts w:ascii="Calibri" w:hAnsi="Calibri" w:cs="Calibri"/>
          <w:sz w:val="18"/>
        </w:rPr>
        <w:tab/>
        <w:t>“Web Annotation Vocabulary.” [Online]. Available: https://www.w3.org/ns/oa.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7]</w:t>
      </w:r>
      <w:r w:rsidRPr="005B347A">
        <w:rPr>
          <w:rFonts w:ascii="Calibri" w:hAnsi="Calibri" w:cs="Calibri"/>
          <w:sz w:val="18"/>
        </w:rPr>
        <w:tab/>
        <w:t xml:space="preserve">“CommonCoreOntology,” </w:t>
      </w:r>
      <w:r w:rsidRPr="005B347A">
        <w:rPr>
          <w:rFonts w:ascii="Calibri" w:hAnsi="Calibri" w:cs="Calibri"/>
          <w:i/>
          <w:iCs/>
          <w:sz w:val="18"/>
        </w:rPr>
        <w:t>GitHub</w:t>
      </w:r>
      <w:r w:rsidRPr="005B347A">
        <w:rPr>
          <w:rFonts w:ascii="Calibri" w:hAnsi="Calibri" w:cs="Calibri"/>
          <w:sz w:val="18"/>
        </w:rPr>
        <w:t>. [Online]. Available: https://github.com/CommonCoreOntology.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8]</w:t>
      </w:r>
      <w:r w:rsidRPr="005B347A">
        <w:rPr>
          <w:rFonts w:ascii="Calibri" w:hAnsi="Calibri" w:cs="Calibri"/>
          <w:sz w:val="18"/>
        </w:rPr>
        <w:tab/>
        <w:t>“Basic Formal Ontology (BFO) | Home.” [Online]. Available: https://basic-formal-ontology.org/. [Accessed: 21-May-2019].</w:t>
      </w:r>
    </w:p>
    <w:p w:rsidR="005B347A" w:rsidRPr="005B347A" w:rsidRDefault="005B347A" w:rsidP="005B347A">
      <w:pPr>
        <w:pStyle w:val="Bibliography"/>
        <w:rPr>
          <w:rFonts w:ascii="Calibri" w:hAnsi="Calibri" w:cs="Calibri"/>
          <w:sz w:val="18"/>
        </w:rPr>
      </w:pPr>
      <w:r w:rsidRPr="005B347A">
        <w:rPr>
          <w:rFonts w:ascii="Calibri" w:hAnsi="Calibri" w:cs="Calibri"/>
          <w:sz w:val="18"/>
        </w:rPr>
        <w:t>[9]</w:t>
      </w:r>
      <w:r w:rsidRPr="005B347A">
        <w:rPr>
          <w:rFonts w:ascii="Calibri" w:hAnsi="Calibri" w:cs="Calibri"/>
          <w:sz w:val="18"/>
        </w:rPr>
        <w:tab/>
      </w:r>
      <w:r w:rsidRPr="005B347A">
        <w:rPr>
          <w:rFonts w:ascii="Calibri" w:hAnsi="Calibri" w:cs="Calibri"/>
          <w:i/>
          <w:iCs/>
          <w:sz w:val="18"/>
        </w:rPr>
        <w:t>Information Integration Tool. Contribute to usc-isi-i2/Web-Karma development by creating an account on GitHub</w:t>
      </w:r>
      <w:r w:rsidRPr="005B347A">
        <w:rPr>
          <w:rFonts w:ascii="Calibri" w:hAnsi="Calibri" w:cs="Calibri"/>
          <w:sz w:val="18"/>
        </w:rPr>
        <w:t>. USC ISI I2, 2019.</w:t>
      </w:r>
    </w:p>
    <w:p w:rsidR="005B347A" w:rsidRPr="005B347A" w:rsidRDefault="005B347A" w:rsidP="005B347A">
      <w:pPr>
        <w:pStyle w:val="Bibliography"/>
        <w:rPr>
          <w:rFonts w:ascii="Calibri" w:hAnsi="Calibri" w:cs="Calibri"/>
          <w:sz w:val="18"/>
        </w:rPr>
      </w:pPr>
      <w:r w:rsidRPr="005B347A">
        <w:rPr>
          <w:rFonts w:ascii="Calibri" w:hAnsi="Calibri" w:cs="Calibri"/>
          <w:sz w:val="18"/>
        </w:rPr>
        <w:t>[10]</w:t>
      </w:r>
      <w:r w:rsidRPr="005B347A">
        <w:rPr>
          <w:rFonts w:ascii="Calibri" w:hAnsi="Calibri" w:cs="Calibri"/>
          <w:sz w:val="18"/>
        </w:rPr>
        <w:tab/>
      </w:r>
      <w:r w:rsidRPr="005B347A">
        <w:rPr>
          <w:rFonts w:ascii="Calibri" w:hAnsi="Calibri" w:cs="Calibri"/>
          <w:i/>
          <w:iCs/>
          <w:sz w:val="18"/>
        </w:rPr>
        <w:t>Linked Data API for JavaScript. Contribute to linkeddata/rdflib.js development by creating an account on GitHub</w:t>
      </w:r>
      <w:r w:rsidRPr="005B347A">
        <w:rPr>
          <w:rFonts w:ascii="Calibri" w:hAnsi="Calibri" w:cs="Calibri"/>
          <w:sz w:val="18"/>
        </w:rPr>
        <w:t>. Read-Write Linked Data, 2019.</w:t>
      </w:r>
    </w:p>
    <w:p w:rsidR="005B347A" w:rsidRPr="005B347A" w:rsidRDefault="005B347A" w:rsidP="005B347A">
      <w:pPr>
        <w:pStyle w:val="Bibliography"/>
        <w:rPr>
          <w:rFonts w:ascii="Calibri" w:hAnsi="Calibri" w:cs="Calibri"/>
          <w:sz w:val="18"/>
        </w:rPr>
      </w:pPr>
      <w:r w:rsidRPr="005B347A">
        <w:rPr>
          <w:rFonts w:ascii="Calibri" w:hAnsi="Calibri" w:cs="Calibri"/>
          <w:sz w:val="18"/>
        </w:rPr>
        <w:t>[11]</w:t>
      </w:r>
      <w:r w:rsidRPr="005B347A">
        <w:rPr>
          <w:rFonts w:ascii="Calibri" w:hAnsi="Calibri" w:cs="Calibri"/>
          <w:sz w:val="18"/>
        </w:rPr>
        <w:tab/>
        <w:t xml:space="preserve">“SPARQL,” </w:t>
      </w:r>
      <w:r w:rsidRPr="005B347A">
        <w:rPr>
          <w:rFonts w:ascii="Calibri" w:hAnsi="Calibri" w:cs="Calibri"/>
          <w:i/>
          <w:iCs/>
          <w:sz w:val="18"/>
        </w:rPr>
        <w:t>Wikipedia</w:t>
      </w:r>
      <w:r w:rsidRPr="005B347A">
        <w:rPr>
          <w:rFonts w:ascii="Calibri" w:hAnsi="Calibri" w:cs="Calibri"/>
          <w:sz w:val="18"/>
        </w:rPr>
        <w:t>. 28-Feb-2019.</w:t>
      </w:r>
    </w:p>
    <w:p w:rsidR="00D76167" w:rsidRDefault="00D76167">
      <w:r>
        <w:fldChar w:fldCharType="end"/>
      </w:r>
    </w:p>
    <w:sectPr w:rsidR="00D761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0A316E"/>
    <w:multiLevelType w:val="hybridMultilevel"/>
    <w:tmpl w:val="746CD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3319"/>
    <w:rsid w:val="00055B85"/>
    <w:rsid w:val="00162FD9"/>
    <w:rsid w:val="001E26A0"/>
    <w:rsid w:val="002D47DC"/>
    <w:rsid w:val="0041446F"/>
    <w:rsid w:val="004351C9"/>
    <w:rsid w:val="004B5B5C"/>
    <w:rsid w:val="0051572F"/>
    <w:rsid w:val="00570527"/>
    <w:rsid w:val="0058396A"/>
    <w:rsid w:val="005B347A"/>
    <w:rsid w:val="00602EE5"/>
    <w:rsid w:val="006107B5"/>
    <w:rsid w:val="006A75F1"/>
    <w:rsid w:val="006D5D99"/>
    <w:rsid w:val="00747D0E"/>
    <w:rsid w:val="00763C7F"/>
    <w:rsid w:val="00847259"/>
    <w:rsid w:val="00862404"/>
    <w:rsid w:val="00947905"/>
    <w:rsid w:val="00957114"/>
    <w:rsid w:val="00987202"/>
    <w:rsid w:val="009D65D3"/>
    <w:rsid w:val="00B84160"/>
    <w:rsid w:val="00C240AB"/>
    <w:rsid w:val="00C45E98"/>
    <w:rsid w:val="00CA4ACB"/>
    <w:rsid w:val="00D45D12"/>
    <w:rsid w:val="00D67822"/>
    <w:rsid w:val="00D76167"/>
    <w:rsid w:val="00DD53D5"/>
    <w:rsid w:val="00DF3319"/>
    <w:rsid w:val="00E96D17"/>
    <w:rsid w:val="00EB1EE2"/>
    <w:rsid w:val="00EF2F63"/>
    <w:rsid w:val="00F35CAA"/>
    <w:rsid w:val="00FB35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B8F16"/>
  <w15:chartTrackingRefBased/>
  <w15:docId w15:val="{54135F1A-60D8-4298-89CA-645B243B9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33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33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31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331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3319"/>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DF3319"/>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02EE5"/>
    <w:rPr>
      <w:color w:val="0000FF"/>
      <w:u w:val="single"/>
    </w:rPr>
  </w:style>
  <w:style w:type="character" w:customStyle="1" w:styleId="UnresolvedMention1">
    <w:name w:val="Unresolved Mention1"/>
    <w:basedOn w:val="DefaultParagraphFont"/>
    <w:uiPriority w:val="99"/>
    <w:semiHidden/>
    <w:unhideWhenUsed/>
    <w:rsid w:val="00747D0E"/>
    <w:rPr>
      <w:color w:val="605E5C"/>
      <w:shd w:val="clear" w:color="auto" w:fill="E1DFDD"/>
    </w:rPr>
  </w:style>
  <w:style w:type="paragraph" w:styleId="ListParagraph">
    <w:name w:val="List Paragraph"/>
    <w:basedOn w:val="Normal"/>
    <w:uiPriority w:val="34"/>
    <w:qFormat/>
    <w:rsid w:val="00747D0E"/>
    <w:pPr>
      <w:ind w:left="720"/>
      <w:contextualSpacing/>
    </w:pPr>
  </w:style>
  <w:style w:type="paragraph" w:styleId="Bibliography">
    <w:name w:val="Bibliography"/>
    <w:basedOn w:val="Normal"/>
    <w:next w:val="Normal"/>
    <w:uiPriority w:val="37"/>
    <w:unhideWhenUsed/>
    <w:rsid w:val="00D7616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vatar-use-cases/CCO-LD-Avatar" TargetMode="External"/><Relationship Id="rId3" Type="http://schemas.openxmlformats.org/officeDocument/2006/relationships/settings" Target="settings.xml"/><Relationship Id="rId7" Type="http://schemas.openxmlformats.org/officeDocument/2006/relationships/hyperlink" Target="http://www.ontologyrepository.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ommonCoreOntology/CommonUserProfile" TargetMode="External"/><Relationship Id="rId11" Type="http://schemas.openxmlformats.org/officeDocument/2006/relationships/fontTable" Target="fontTable.xml"/><Relationship Id="rId5" Type="http://schemas.openxmlformats.org/officeDocument/2006/relationships/hyperlink" Target="https://github.com/CommonCoreOntology/" TargetMode="External"/><Relationship Id="rId10" Type="http://schemas.openxmlformats.org/officeDocument/2006/relationships/hyperlink" Target="https://github.com/avatar-use-cases/CCO-LD-Avatar" TargetMode="External"/><Relationship Id="rId4" Type="http://schemas.openxmlformats.org/officeDocument/2006/relationships/webSettings" Target="webSettings.xml"/><Relationship Id="rId9" Type="http://schemas.openxmlformats.org/officeDocument/2006/relationships/hyperlink" Target="https://github.com/avatar-use-cases/CCO-LD-Avata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Pages>
  <Words>2315</Words>
  <Characters>13200</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Ganger</dc:creator>
  <cp:keywords/>
  <dc:description/>
  <cp:lastModifiedBy>Robert Ganger</cp:lastModifiedBy>
  <cp:revision>5</cp:revision>
  <dcterms:created xsi:type="dcterms:W3CDTF">2019-05-24T11:41:00Z</dcterms:created>
  <dcterms:modified xsi:type="dcterms:W3CDTF">2019-05-24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4IZDqVdf"/&gt;&lt;style id="http://www.zotero.org/styles/ieee" locale="en-US" hasBibliography="1" bibliographyStyleHasBeenSet="1"/&gt;&lt;prefs&gt;&lt;pref name="fieldType" value="Field"/&gt;&lt;/prefs&gt;&lt;/data&gt;</vt:lpwstr>
  </property>
</Properties>
</file>